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176139"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176139"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176139"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176139"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176139"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176139"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176139"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176139"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176139"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176139"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176139"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r w:rsidRPr="001D4FCB">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bookmarkStart w:id="0" w:name="_GoBack"/>
      <w:bookmarkEnd w:id="0"/>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r>
        <w:t>eXtreme Programming.</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1" w:name="_Toc43362940"/>
      <w:r>
        <w:lastRenderedPageBreak/>
        <w:t>Introducción</w:t>
      </w:r>
      <w:bookmarkEnd w:id="1"/>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E862333"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B80079">
        <w:instrText xml:space="preserve"> ADDIN ZOTERO_ITEM CSL_CITATION {"citationID":"YgiOgqUC","properties":{"formattedCitation":"(Legaria Islas, 2018)","plainCitation":"(Legaria Islas, 2018)","noteIndex":0},"citationItems":[{"id":99,"uris":["http://zotero.org/users/5687329/items/XZNJG8TG"],"uri":["http://zotero.org/users/5687329/items/XZNJG8TG"],"itemData":{"id":99,"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43DA3467"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5F51A5">
        <w:instrText xml:space="preserve"> ADDIN ZOTERO_ITEM CSL_CITATION {"citationID":"WeVLTScr","properties":{"formattedCitation":"(ISO/IEC, 2011, pp. vi; vii)","plainCitation":"(ISO/IEC, 2011, pp. vi; vi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 vii","label":"page"}],"schema":"https://github.com/citation-style-language/schema/raw/master/csl-citation.json"} </w:instrText>
      </w:r>
      <w:r w:rsidR="00FD12A4">
        <w:fldChar w:fldCharType="separate"/>
      </w:r>
      <w:r w:rsidR="005F51A5" w:rsidRPr="005F51A5">
        <w:rPr>
          <w:rFonts w:cs="Times New Roman"/>
        </w:rPr>
        <w:t>(ISO/IEC, 2011, pp. vi; vii)</w:t>
      </w:r>
      <w:r w:rsidR="00FD12A4">
        <w:fldChar w:fldCharType="end"/>
      </w:r>
      <w:r w:rsidR="00741B59">
        <w:t>.</w:t>
      </w:r>
    </w:p>
    <w:p w14:paraId="4FC8EDF2" w14:textId="0B014614" w:rsidR="00A81A9C" w:rsidRDefault="00A81A9C" w:rsidP="00F6659F">
      <w:r>
        <w:t>De acuerdo a la parte 4 del estándar, el perfil genérico es la categoría general y está destinada a las empresas que no desarrollan productos de software críticos. Este perfil se divide en varios subgrupos: el perfil de entrada está dirigido a VSEs con menos de tres años de fundación</w:t>
      </w:r>
      <w:r w:rsidR="006C00C0">
        <w:t xml:space="preserve"> y un número de empleados menor o igual a seis, el perfil básico está dirigido a VSEs que desarrollan una aplicación con un solo equipo, el perfil intermedio está dirigido a VSEs que realizan más de </w:t>
      </w:r>
      <w:r w:rsidR="006C00C0">
        <w:lastRenderedPageBreak/>
        <w:t>una aplicación con más de un equipo, y finalmente, el perfil avanzado, orientado a VSEs que desean ser competitivas en el mercado.</w:t>
      </w:r>
    </w:p>
    <w:p w14:paraId="508CC56A" w14:textId="7DA7BC8C" w:rsidR="00A81A9C" w:rsidRDefault="00A81A9C" w:rsidP="00F6659F">
      <w:r>
        <w:t>El perfil genérico es la categoría más general y es destinada a las empresas que no desarrollan productos de software críticos. Este perfil contiene varios subgrupos, en el nivel más bajo se encuentra el perfil de entrada y está dirigido a VSEs con no más de tres 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n el nivel más alto se encuentra el perfil avanzado, orientado a empresas que tienen la ambición de ser competitivas en el mercado y mantenerse en este</w:t>
      </w:r>
      <w:r w:rsidR="00C61D57">
        <w:t xml:space="preserve"> </w:t>
      </w:r>
      <w:r w:rsidR="00C61D57">
        <w:fldChar w:fldCharType="begin"/>
      </w:r>
      <w:r w:rsidR="00C61D57">
        <w:instrText xml:space="preserve"> ADDIN ZOTERO_ITEM CSL_CITATION {"citationID":"aABz6KHf","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3B05BE44"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875A7F">
        <w:instrText xml:space="preserve"> ADDIN ZOTERO_ITEM CSL_CITATION {"citationID":"hvgWSmAm","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lastRenderedPageBreak/>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C4D4CB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puesto que</w:t>
      </w:r>
      <w:r w:rsidR="00726B97">
        <w:t xml:space="preserve"> los elementos que proporcionaba </w:t>
      </w:r>
      <w:r w:rsidR="00726B97" w:rsidRPr="00BB4463">
        <w:rPr>
          <w:rFonts w:cs="Times New Roman"/>
          <w:szCs w:val="24"/>
          <w:lang w:val="es-MX"/>
        </w:rPr>
        <w:t>eran de difícil comprensión para ser aplicados y seguidos en este proyecto</w:t>
      </w:r>
      <w:r w:rsidR="00726B97">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dado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lastRenderedPageBreak/>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4DF74CD1" w:rsidR="000C13D4" w:rsidRDefault="000C13D4" w:rsidP="000C13D4">
      <w:r>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instrText xml:space="preserve"> ADDIN ZOTERO_ITEM CSL_CITATION {"citationID":"ODB7aisJ","properties":{"formattedCitation":"(Bol\\uc0\\u237{}var Guzm\\uc0\\u225{}n et\\uc0\\u160{}al., 2020, p. 2)","plainCitation":"(Bolívar Guzmán et al., 2020, p. 2)","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2" w:name="_Toc433629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4"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33629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3362943"/>
      <w:r w:rsidRPr="00BC7364">
        <w:t>Objetivo general</w:t>
      </w:r>
      <w:bookmarkEnd w:id="6"/>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7" w:name="_Toc433629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3362945"/>
      <w:r>
        <w:lastRenderedPageBreak/>
        <w:t>Problema de investigación</w:t>
      </w:r>
      <w:bookmarkEnd w:id="8"/>
    </w:p>
    <w:p w14:paraId="5DADEE47" w14:textId="77777777" w:rsidR="00E9109F" w:rsidRDefault="00E9109F" w:rsidP="00E9109F">
      <w:pPr>
        <w:pStyle w:val="Ttulo2"/>
      </w:pPr>
      <w:bookmarkStart w:id="9" w:name="_Toc433629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33629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1" w:name="_Toc43362948"/>
      <w:r>
        <w:t>Justificación</w:t>
      </w:r>
      <w:bookmarkEnd w:id="11"/>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76EE51FA"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los sus requisitos, actividades entre </w:t>
      </w:r>
      <w:r>
        <w:rPr>
          <w:rFonts w:cs="Times New Roman"/>
          <w:szCs w:val="24"/>
        </w:rPr>
        <w:lastRenderedPageBreak/>
        <w:t>otros que iban a participar en el desarrollo. Esto conllevo a realizar un estudio e incluir estrategias de gestión donde la cual pueda se garantizará su total éxito,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2" w:name="_Toc43362949"/>
      <w:r>
        <w:lastRenderedPageBreak/>
        <w:t>Marco de referencia</w:t>
      </w:r>
      <w:bookmarkEnd w:id="12"/>
    </w:p>
    <w:p w14:paraId="4ADF3D76" w14:textId="55C6C7AB" w:rsidR="005B7B16" w:rsidRDefault="005553B4" w:rsidP="00176F99">
      <w:pPr>
        <w:pStyle w:val="Ttulo2"/>
      </w:pPr>
      <w:bookmarkStart w:id="13" w:name="_Toc433629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7862D9A"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7E54CD">
        <w:rPr>
          <w:rFonts w:cs="Times New Roman"/>
          <w:szCs w:val="24"/>
          <w:lang w:eastAsia="es-CO"/>
        </w:rPr>
        <w:instrText xml:space="preserve"> ADDIN ZOTERO_ITEM CSL_CITATION {"citationID":"3iG6thgH","properties":{"formattedCitation":"(Laporte et\\uc0\\u160{}al., 2016)","plainCitation":"(Laporte et al., 2016)","noteIndex":0},"citationItems":[{"id":"A2m40R7g/QxgDt8M4","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BA4C9A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7E54CD">
        <w:rPr>
          <w:rFonts w:cs="Times New Roman"/>
          <w:szCs w:val="24"/>
          <w:lang w:eastAsia="es-CO"/>
        </w:rPr>
        <w:instrText xml:space="preserve"> ADDIN ZOTERO_ITEM CSL_CITATION {"citationID":"Lb1zoCkF","properties":{"formattedCitation":"(LEGARIA, 2018)","plainCitation":"(LEGARIA, 2018)","noteIndex":0},"citationItems":[{"id":"A2m40R7g/KHeODT97","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03CC60"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7E54CD">
        <w:rPr>
          <w:rFonts w:cs="Times New Roman"/>
          <w:szCs w:val="24"/>
        </w:rPr>
        <w:instrText xml:space="preserve"> ADDIN ZOTERO_ITEM CSL_CITATION {"citationID":"e55B78YJ","properties":{"formattedCitation":"(PORRAS, 2019)","plainCitation":"(PORRAS, 2019)","noteIndex":0},"citationItems":[{"id":"A2m40R7g/PZiLF27f","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4" w:name="_Toc43362951"/>
      <w:r>
        <w:lastRenderedPageBreak/>
        <w:t>Marco conceptual</w:t>
      </w:r>
      <w:bookmarkEnd w:id="14"/>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5" w:name="_Toc43362952"/>
      <w:r w:rsidRPr="0083099E">
        <w:t>Proceso de software</w:t>
      </w:r>
      <w:bookmarkEnd w:id="15"/>
    </w:p>
    <w:p w14:paraId="01BD5725" w14:textId="47DD8EF6"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33629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33629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33629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33629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1" w:name="_Toc43362957"/>
      <w:r>
        <w:t>Marco teórico</w:t>
      </w:r>
      <w:bookmarkEnd w:id="21"/>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2" w:name="_Toc43362958"/>
      <w:r>
        <w:t>Revisión de área</w:t>
      </w:r>
      <w:bookmarkEnd w:id="22"/>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33629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33629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35CA4"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33629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281C2C01"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AF6F67">
        <w:instrText xml:space="preserve"> ADDIN ZOTERO_ITEM CSL_CITATION {"citationID":"NGRhX9st","properties":{"formattedCitation":"(Ramos &amp; Mendoza, 2014, pp. 22; 23)","plainCitation":"(Ramos &amp; Mendoza, 2014, pp. 22; 2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5BA19DD0" w:rsidR="00EE4B4C" w:rsidRDefault="00EE4B4C" w:rsidP="007C2C2B">
      <w:r>
        <w:t xml:space="preserve">El perfil genérico es la categoría más general y es destinada a las empresas que no desarrollan </w:t>
      </w:r>
      <w:r w:rsidR="00C200B2">
        <w:t>productos de software críticos. Este perfil contiene varios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años de fundación o con un número de empleados menor o igual a seis. El perfil que sigue, es el básico, dirigido a VSEs que desarrollan una aplicación con un solo equipo. El perfil intermedio está dirigido a VSEs que desarrollan más de un proyecto con más de un equipo. Y finalmente, e</w:t>
      </w:r>
      <w:r w:rsidR="006C0A29">
        <w:t>n el nivel más alto se encuentra el perfil avanzado, orientado a empresas que tienen la ambición de ser competitivas en el mercado y mantenerse en este</w:t>
      </w:r>
      <w:r w:rsidR="003E1716">
        <w:t xml:space="preserve"> </w:t>
      </w:r>
      <w:r w:rsidR="003E1716">
        <w:fldChar w:fldCharType="begin"/>
      </w:r>
      <w:r w:rsidR="00C61D57">
        <w:instrText xml:space="preserve"> ADDIN ZOTERO_ITEM CSL_CITATION {"citationID":"9qh44tV9","properties":{"formattedCitation":"(Mar\\uc0\\u237{}n Ospina, 2020, p. 3)","plainCitation":"(Marín Ospina, 2020, p. 3)","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53A75351"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1845D4">
        <w:instrText xml:space="preserve"> ADDIN ZOTERO_ITEM CSL_CITATION {"citationID":"IG15UZdA","properties":{"formattedCitation":"(ISO/IEC, 2011, p. 49)","plainCitation":"(ISO/IEC, 2011, p. 49)","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20808CF6"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9"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1E013E" w:rsidRPr="00225AEC" w:rsidRDefault="001E013E"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1E013E" w:rsidRPr="00225AEC" w:rsidRDefault="001E013E"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1E013E" w:rsidRPr="00225AEC" w:rsidRDefault="001E013E"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1E013E" w:rsidRPr="00225AEC" w:rsidRDefault="001E013E"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1E013E" w:rsidRPr="00225AEC" w:rsidRDefault="001E013E"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30"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1"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33629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6"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3362964"/>
      <w:r w:rsidRPr="001F14B9">
        <w:t>Reconocimiento de las tecnologías utilizadas por los equipos de trabajo</w:t>
      </w:r>
      <w:bookmarkEnd w:id="37"/>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33629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33629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33629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33629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33629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33629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33629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33629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33629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33629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33629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9" w:name="_Toc43362976"/>
      <w:r>
        <w:lastRenderedPageBreak/>
        <w:t>Resultados</w:t>
      </w:r>
      <w:bookmarkEnd w:id="49"/>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946BD1D"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7C4E72">
        <w:t>,</w:t>
      </w:r>
      <w:r w:rsidR="007614AE">
        <w:t xml:space="preserve"> </w:t>
      </w:r>
      <w:r w:rsidR="001835B2">
        <w:t>pero</w:t>
      </w:r>
      <w:r w:rsidR="007614AE">
        <w:t xml:space="preserve"> el proceso de implementación de software</w:t>
      </w:r>
      <w:r w:rsidR="001835B2">
        <w:t xml:space="preserve"> no sería empleado, puesto que los elementos que proporcionaba </w:t>
      </w:r>
      <w:r w:rsidR="001835B2" w:rsidRPr="00BB4463">
        <w:rPr>
          <w:rFonts w:cs="Times New Roman"/>
          <w:szCs w:val="24"/>
          <w:lang w:val="es-MX"/>
        </w:rPr>
        <w:t>eran de difícil comprensión para ser aplicados y seguidos en este proyecto</w:t>
      </w:r>
      <w:r w:rsidR="001835B2">
        <w:rPr>
          <w:rFonts w:cs="Times New Roman"/>
          <w:szCs w:val="24"/>
          <w:lang w:val="es-MX"/>
        </w:rPr>
        <w:t>.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4E3D3F">
        <w:rPr>
          <w:rFonts w:cs="Times New Roman"/>
          <w:szCs w:val="24"/>
          <w:lang w:val="es-MX"/>
        </w:rPr>
        <w:instrText xml:space="preserve"> ADDIN ZOTERO_ITEM CSL_CITATION {"citationID":"77jrLKAK","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4E3D3F">
        <w:rPr>
          <w:rFonts w:cs="Times New Roman"/>
          <w:szCs w:val="24"/>
          <w:lang w:val="es-MX"/>
        </w:rPr>
        <w:instrText xml:space="preserve"> ADDIN ZOTERO_ITEM CSL_CITATION {"citationID":"8eb9OYrz","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50"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50"/>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14E73614"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595969">
        <w:instrText xml:space="preserve"> ADDIN ZOTERO_ITEM CSL_CITATION {"citationID":"Ygw3ztLP","properties":{"formattedCitation":"(Mar\\uc0\\u237{}n Ospina, 2020, pp. 11; 12)","plainCitation":"(Marín Ospina, 2020, pp. 11; 12)","noteIndex":0},"citationItems":[{"id":100,"uris":["http://zotero.org/users/5687329/items/V2HZ236T"],"uri":["http://zotero.org/users/5687329/items/V2HZ236T"],"itemData":{"id":100,"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1" w:name="_Toc43362977"/>
      <w:r>
        <w:t>Fase 1: Planificación del proyecto</w:t>
      </w:r>
      <w:bookmarkEnd w:id="51"/>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2"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2"/>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3" w:name="_Toc43362979"/>
      <w:r>
        <w:rPr>
          <w:rStyle w:val="Ttulo3Car"/>
          <w:b/>
        </w:rPr>
        <w:t>Crear r</w:t>
      </w:r>
      <w:r w:rsidR="00EC2A35" w:rsidRPr="00513742">
        <w:rPr>
          <w:rStyle w:val="Ttulo3Car"/>
          <w:b/>
        </w:rPr>
        <w:t>epositorio del proyecto</w:t>
      </w:r>
      <w:bookmarkEnd w:id="53"/>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4"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5"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33629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7"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8" w:name="_Toc433629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60"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1"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2"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3"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4"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5" w:name="_Toc43362985"/>
      <w:r>
        <w:lastRenderedPageBreak/>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7"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8" w:name="_Toc433629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70"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1" w:name="_Toc43362989"/>
      <w:r>
        <w:lastRenderedPageBreak/>
        <w:t>Conclusiones</w:t>
      </w:r>
      <w:bookmarkEnd w:id="71"/>
    </w:p>
    <w:p w14:paraId="4C1F4357" w14:textId="31AF689C" w:rsidR="005C16D0" w:rsidRDefault="007630E5" w:rsidP="004577F8">
      <w:r>
        <w:t xml:space="preserve">Luego de haber realizado el análisis de los lineamientos proporcionados por la ISO/IEC 29110, se decidió </w:t>
      </w:r>
      <w:r w:rsidR="005C16D0">
        <w:t>implementar</w:t>
      </w:r>
      <w:r w:rsidR="00744255">
        <w:t xml:space="preserve"> </w:t>
      </w:r>
      <w:r>
        <w:t xml:space="preserve">la parte 5 del estándar </w:t>
      </w:r>
      <w:r w:rsidR="00744255">
        <w:t>en</w:t>
      </w:r>
      <w:r>
        <w:t xml:space="preserve"> </w:t>
      </w:r>
      <w:r w:rsidR="005C16D0">
        <w:t>el presente</w:t>
      </w:r>
      <w:r>
        <w:t xml:space="preserve"> trabajo, dadas las necesidades y características que Sanambiente </w:t>
      </w:r>
      <w:r w:rsidR="00E859F3">
        <w:t>planteaba</w:t>
      </w:r>
      <w:r>
        <w:t xml:space="preserve"> en su proyecto de software. Debido a los recursos que intervendrían en el desarrollo de este </w:t>
      </w:r>
      <w:r w:rsidR="00E859F3">
        <w:t>último</w:t>
      </w:r>
      <w:r>
        <w:t>, se hizo necesario el incluir estrategias de gestión para garantizar su éxito, y esta parte de la norma las proporcionaba.</w:t>
      </w:r>
    </w:p>
    <w:p w14:paraId="26FBC4A5" w14:textId="5472F02F" w:rsidR="007630E5" w:rsidRPr="007630E5" w:rsidRDefault="00CF03B0" w:rsidP="007630E5">
      <w:r>
        <w:t>El perfil que se siguió</w:t>
      </w:r>
      <w:r w:rsidR="00907BBA">
        <w:t xml:space="preserve"> dentro del grupo de perfiles genéricos</w:t>
      </w:r>
      <w:r>
        <w:t xml:space="preserve"> fue el básico, </w:t>
      </w:r>
      <w:r w:rsidR="007630E5">
        <w:t>debido al</w:t>
      </w:r>
      <w:r w:rsidR="0025183A">
        <w:t xml:space="preserve"> tiempo,</w:t>
      </w:r>
      <w:r w:rsidR="007630E5">
        <w:t xml:space="preserve"> número de </w:t>
      </w:r>
      <w:r w:rsidR="0025183A">
        <w:t xml:space="preserve">actividades, productos e </w:t>
      </w:r>
      <w:r w:rsidR="007630E5">
        <w:t xml:space="preserve">integrantes que el proyecto exigía. Además, el paquete de despliegue que brindaba el estándar no se empleó, dado que no se vio necesario el seguir este conjunto de elementos como medio para el control y seguimiento de los recursos que iban a interceder en el proyecto propuesto la empresa Sanambiente. En su lugar, se decidió seguir únicamente los pasos descritos en los procesos contenidos en </w:t>
      </w:r>
      <w:r w:rsidR="00DE6CCC">
        <w:t>la norma</w:t>
      </w:r>
      <w:r w:rsidR="007630E5">
        <w:t>.</w:t>
      </w:r>
    </w:p>
    <w:p w14:paraId="3D35E68A" w14:textId="1A5F5E57" w:rsidR="0064431A" w:rsidRDefault="0064431A" w:rsidP="0064431A">
      <w:pPr>
        <w:rPr>
          <w:rFonts w:cs="Times New Roman"/>
          <w:szCs w:val="24"/>
          <w:lang w:val="es-MX"/>
        </w:rPr>
      </w:pPr>
      <w:r>
        <w:t>De acuerdo a lo propuesto en el primer objetivo específico</w:t>
      </w:r>
      <w:r w:rsidR="00053D3E">
        <w:t>,</w:t>
      </w:r>
      <w:r>
        <w:t xml:space="preserve"> se identificaron dos procesos</w:t>
      </w:r>
      <w:r w:rsidR="00053D3E">
        <w:t xml:space="preserve"> en la</w:t>
      </w:r>
      <w:r w:rsidR="007630E5">
        <w:t xml:space="preserve"> parte 5 de la</w:t>
      </w:r>
      <w:r w:rsidR="00053D3E">
        <w:t xml:space="preserve"> ISO/IEC 29110</w:t>
      </w:r>
      <w:r>
        <w:t>: proceso de gestión de proyecto y proceso de implementación de software. Se determinó que para el desarrollo de este caso se ejecutaría únicamente el proceso de g</w:t>
      </w:r>
      <w:r w:rsidRPr="000956EB">
        <w:t>estión de</w:t>
      </w:r>
      <w:r>
        <w:t xml:space="preserve"> proyecto, junto con sus fases y artefactos correspondientes, pero el proceso de implementación de software no sería empleado, puesto que los elementos que proporcionaba </w:t>
      </w:r>
      <w:r w:rsidRPr="00BB4463">
        <w:rPr>
          <w:rFonts w:cs="Times New Roman"/>
          <w:szCs w:val="24"/>
          <w:lang w:val="es-MX"/>
        </w:rPr>
        <w:t>eran de difícil comprensión para ser aplicados y seguidos en este proyecto</w:t>
      </w:r>
      <w:r w:rsidR="001D0A38">
        <w:rPr>
          <w:rFonts w:cs="Times New Roman"/>
          <w:szCs w:val="24"/>
          <w:lang w:val="es-MX"/>
        </w:rPr>
        <w:t xml:space="preserve"> y no se adecuaban a lo requerido por este</w:t>
      </w:r>
      <w:r>
        <w:rPr>
          <w:rFonts w:cs="Times New Roman"/>
          <w:szCs w:val="24"/>
          <w:lang w:val="es-MX"/>
        </w:rPr>
        <w:t>. En su lugar</w:t>
      </w:r>
      <w:r w:rsidR="001D0A38">
        <w:rPr>
          <w:rFonts w:cs="Times New Roman"/>
          <w:szCs w:val="24"/>
          <w:lang w:val="es-MX"/>
        </w:rPr>
        <w:t>, gracias al análisis de las comparaciones efectuadas en el marco teórico,</w:t>
      </w:r>
      <w:r>
        <w:t xml:space="preserve"> </w:t>
      </w:r>
      <w:r>
        <w:rPr>
          <w:rFonts w:cs="Times New Roman"/>
          <w:szCs w:val="24"/>
          <w:lang w:val="es-MX"/>
        </w:rPr>
        <w:t xml:space="preserve">se decidió seguir las fases de la metodología Iconix, dado que proporcionaba mediante estas, los elementos necesarios para la implementación del software de acuerdo a las 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se incorporaron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w:t>
      </w:r>
      <w:r w:rsidR="00106C37">
        <w:rPr>
          <w:rFonts w:cs="Times New Roman"/>
          <w:szCs w:val="24"/>
          <w:lang w:val="es-MX"/>
        </w:rPr>
        <w:lastRenderedPageBreak/>
        <w:t xml:space="preserve">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puesto que </w:t>
      </w:r>
      <w:r w:rsidR="00257CA2">
        <w:rPr>
          <w:rFonts w:cs="Times New Roman"/>
          <w:szCs w:val="24"/>
          <w:lang w:val="es-MX"/>
        </w:rPr>
        <w:t>dieron</w:t>
      </w:r>
      <w:r w:rsidR="00106C37">
        <w:rPr>
          <w:rFonts w:cs="Times New Roman"/>
          <w:szCs w:val="24"/>
          <w:lang w:val="es-MX"/>
        </w:rPr>
        <w:t xml:space="preserve"> muy buen resultado en proyectos anteriores </w:t>
      </w:r>
      <w:r w:rsidR="00106C37">
        <w:rPr>
          <w:rFonts w:cs="Times New Roman"/>
          <w:szCs w:val="24"/>
          <w:lang w:val="es-MX"/>
        </w:rPr>
        <w:fldChar w:fldCharType="begin"/>
      </w:r>
      <w:r w:rsidR="00E1713B">
        <w:rPr>
          <w:rFonts w:cs="Times New Roman"/>
          <w:szCs w:val="24"/>
          <w:lang w:val="es-MX"/>
        </w:rPr>
        <w:instrText xml:space="preserve"> ADDIN ZOTERO_ITEM CSL_CITATION {"citationID":"0AOb09PO","properties":{"formattedCitation":"(Aguado \\uc0\\u193{}lvarez, 2019)","plainCitation":"(Aguado Álvarez, 2019)","noteIndex":0},"citationItems":[{"id":101,"uris":["http://zotero.org/users/5687329/items/KEKDRZCW"],"uri":["http://zotero.org/users/5687329/items/KEKDRZCW"],"itemData":{"id":101,"type":"thesis","event-place":"Cali","language":"Español","publisher":"Institución Universitaria Antonio José Camacho","publisher-place":"Cali","title":"Implementación de pruebas de calidad en la aplicación control currículo v.1 de la Institución Universitaria Antionio José Camacho","author":[{"family":"Aguado Álvarez","given":"Julio César"}],"issued":{"date-parts":[["2019"]]}}}],"schema":"https://github.com/citation-style-language/schema/raw/master/csl-citation.json"} </w:instrText>
      </w:r>
      <w:r w:rsidR="00106C37">
        <w:rPr>
          <w:rFonts w:cs="Times New Roman"/>
          <w:szCs w:val="24"/>
          <w:lang w:val="es-MX"/>
        </w:rPr>
        <w:fldChar w:fldCharType="separate"/>
      </w:r>
      <w:r w:rsidR="00106C37" w:rsidRPr="004E3D3F">
        <w:rPr>
          <w:rFonts w:cs="Times New Roman"/>
          <w:szCs w:val="24"/>
        </w:rPr>
        <w:t>(Aguado Álvarez, 2019)</w:t>
      </w:r>
      <w:r w:rsidR="00106C37">
        <w:rPr>
          <w:rFonts w:cs="Times New Roman"/>
          <w:szCs w:val="24"/>
          <w:lang w:val="es-MX"/>
        </w:rPr>
        <w:fldChar w:fldCharType="end"/>
      </w:r>
      <w:r w:rsidR="00106C37">
        <w:rPr>
          <w:rFonts w:cs="Times New Roman"/>
          <w:szCs w:val="24"/>
          <w:lang w:val="es-MX"/>
        </w:rPr>
        <w:t xml:space="preserve"> </w:t>
      </w:r>
      <w:r w:rsidR="00106C37">
        <w:rPr>
          <w:rFonts w:cs="Times New Roman"/>
          <w:szCs w:val="24"/>
          <w:lang w:val="es-MX"/>
        </w:rPr>
        <w:fldChar w:fldCharType="begin"/>
      </w:r>
      <w:r w:rsidR="00E1713B">
        <w:rPr>
          <w:rFonts w:cs="Times New Roman"/>
          <w:szCs w:val="24"/>
          <w:lang w:val="es-MX"/>
        </w:rPr>
        <w:instrText xml:space="preserve"> ADDIN ZOTERO_ITEM CSL_CITATION {"citationID":"lSOedWDl","properties":{"formattedCitation":"(Mina Posu &amp; Romero Dorado, 2020)","plainCitation":"(Mina Posu &amp; Romero Dorado, 2020)","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106C37">
        <w:rPr>
          <w:rFonts w:cs="Times New Roman"/>
          <w:szCs w:val="24"/>
          <w:lang w:val="es-MX"/>
        </w:rPr>
        <w:fldChar w:fldCharType="separate"/>
      </w:r>
      <w:r w:rsidR="00106C37" w:rsidRPr="004E3D3F">
        <w:rPr>
          <w:rFonts w:cs="Times New Roman"/>
        </w:rPr>
        <w:t>(Mina Posu &amp; Romero Dorado, 2020)</w:t>
      </w:r>
      <w:r w:rsidR="00106C37">
        <w:rPr>
          <w:rFonts w:cs="Times New Roman"/>
          <w:szCs w:val="24"/>
          <w:lang w:val="es-MX"/>
        </w:rPr>
        <w:fldChar w:fldCharType="end"/>
      </w:r>
      <w:r w:rsidR="00106C37">
        <w:rPr>
          <w:rFonts w:cs="Times New Roman"/>
          <w:szCs w:val="24"/>
          <w:lang w:val="es-MX"/>
        </w:rPr>
        <w:t>.</w:t>
      </w:r>
    </w:p>
    <w:p w14:paraId="13A8D02C" w14:textId="522F5790"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que se estableció</w:t>
      </w:r>
      <w:r w:rsidR="006D02E7">
        <w:rPr>
          <w:lang w:val="es-MX"/>
        </w:rPr>
        <w:t xml:space="preserve"> para est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C0DCF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esta metodología exigía cumplir con unas fases y actividades puntuales con mucha documentación de por medio; por lo tanto, se tuvo que realizar al inicio una adecuación de est</w:t>
      </w:r>
      <w:r w:rsidR="007659A6">
        <w:rPr>
          <w:lang w:val="es-MX"/>
        </w:rPr>
        <w:t>as exigencias para que se ajustaran y pudieran cumplir perfectamente 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dificultades de los equipos al momento de diligenciar algunos de los formatos o artefactos proporcionados por el equipo de gestión, puesto que presentaban confusiones 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lastRenderedPageBreak/>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3F7A4A65" w:rsidR="00A02FCE" w:rsidRDefault="00A02FCE" w:rsidP="00A02FCE">
      <w:r>
        <w:t>S</w:t>
      </w:r>
      <w:r w:rsidRPr="00A02FCE">
        <w:t>e pued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w:t>
      </w:r>
      <w:r w:rsidR="004E23C0">
        <w:lastRenderedPageBreak/>
        <w:t xml:space="preserve">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1BB55BF9"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estos atrasos. Otro factor que afecto la entrega cumplida de las tareas, fue la carencia de compromiso y responsabilidad por parte de los equipos, puesto que no estaban acostumbrados a seguir un plan, un cronograma para llevar a cabo la ejecución de actividades o entreg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w:t>
      </w:r>
      <w:r w:rsidRPr="00413355">
        <w:rPr>
          <w:lang w:val="es-MX"/>
        </w:rPr>
        <w:lastRenderedPageBreak/>
        <w:t>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6512EDDD"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que dependía de una </w:t>
      </w:r>
      <w:r w:rsidR="00D7645A">
        <w:rPr>
          <w:lang w:val="es-MX"/>
        </w:rPr>
        <w:t>actividad</w:t>
      </w:r>
      <w:r w:rsidR="005002A7">
        <w:rPr>
          <w:lang w:val="es-MX"/>
        </w:rPr>
        <w:t xml:space="preserve"> de</w:t>
      </w:r>
      <w:r w:rsidR="00D7645A">
        <w:rPr>
          <w:lang w:val="es-MX"/>
        </w:rPr>
        <w:t xml:space="preserve"> otro equipo, si esta ya fue entregada; pero, debido a esta carencia de comunicación, se presentaban ocasiones donde un equipo subía una tarea de la cual dependía el otro equipo, y estos no lo informaban a los gestores para realizar el seguimiento respectivo</w:t>
      </w:r>
      <w:r w:rsidR="003921C8">
        <w:rPr>
          <w:lang w:val="es-MX"/>
        </w:rPr>
        <w:t xml:space="preserve">; por lo tanto, </w:t>
      </w:r>
      <w:r w:rsidR="00B07ED5">
        <w:rPr>
          <w:lang w:val="es-MX"/>
        </w:rPr>
        <w:t>esto ocasionó evidentemente</w:t>
      </w:r>
      <w:r w:rsidR="00D7645A">
        <w:rPr>
          <w:lang w:val="es-MX"/>
        </w:rPr>
        <w:t xml:space="preserve"> muchos atrasos y demoras en </w:t>
      </w:r>
      <w:r w:rsidR="00B07ED5">
        <w:rPr>
          <w:lang w:val="es-MX"/>
        </w:rPr>
        <w:t xml:space="preserve">las </w:t>
      </w:r>
      <w:r w:rsidR="00D7645A">
        <w:rPr>
          <w:lang w:val="es-MX"/>
        </w:rPr>
        <w:t>entregas</w:t>
      </w:r>
      <w:r w:rsidR="003921C8">
        <w:rPr>
          <w:lang w:val="es-MX"/>
        </w:rPr>
        <w:t>.</w:t>
      </w:r>
    </w:p>
    <w:p w14:paraId="223C2EB9" w14:textId="4FE4B39E" w:rsidR="00C7479E" w:rsidRPr="00C7479E"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2" w:name="_Toc43362990"/>
      <w:r>
        <w:lastRenderedPageBreak/>
        <w:t>Referencias</w:t>
      </w:r>
      <w:bookmarkEnd w:id="72"/>
    </w:p>
    <w:p w14:paraId="2345E0FB" w14:textId="77777777" w:rsidR="00E1713B" w:rsidRPr="00E1713B" w:rsidRDefault="00FB271E" w:rsidP="00E1713B">
      <w:pPr>
        <w:pStyle w:val="Bibliografa"/>
        <w:rPr>
          <w:rFonts w:cs="Times New Roman"/>
        </w:rPr>
      </w:pPr>
      <w:r>
        <w:fldChar w:fldCharType="begin"/>
      </w:r>
      <w:r w:rsidR="00E1713B">
        <w:instrText xml:space="preserve"> ADDIN ZOTERO_BIBL {"uncited":[],"omitted":[],"custom":[]} CSL_BIBLIOGRAPHY </w:instrText>
      </w:r>
      <w:r>
        <w:fldChar w:fldCharType="separate"/>
      </w:r>
      <w:r w:rsidR="00E1713B" w:rsidRPr="00E1713B">
        <w:rPr>
          <w:rFonts w:cs="Times New Roman"/>
        </w:rPr>
        <w:t>Aguado Álvarez, J. C. (2019). Implementación de pruebas de calidad en la aplicación control currículo v.1 de la Institución Universitaria Antionio José Camacho. Institución Universitaria Antonio José Camacho.</w:t>
      </w:r>
    </w:p>
    <w:p w14:paraId="4AD4CCC2" w14:textId="77777777" w:rsidR="00E1713B" w:rsidRPr="00E1713B" w:rsidRDefault="00E1713B" w:rsidP="00E1713B">
      <w:pPr>
        <w:pStyle w:val="Bibliografa"/>
        <w:rPr>
          <w:rFonts w:cs="Times New Roman"/>
        </w:rPr>
      </w:pPr>
      <w:r w:rsidRPr="00E1713B">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w:t>
      </w:r>
    </w:p>
    <w:p w14:paraId="60C00491" w14:textId="77777777" w:rsidR="00E1713B" w:rsidRPr="00E1713B" w:rsidRDefault="00E1713B" w:rsidP="00E1713B">
      <w:pPr>
        <w:pStyle w:val="Bibliografa"/>
        <w:rPr>
          <w:rFonts w:cs="Times New Roman"/>
        </w:rPr>
      </w:pPr>
      <w:r w:rsidRPr="00E1713B">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17C2390" w14:textId="77777777" w:rsidR="00E1713B" w:rsidRPr="00E1713B" w:rsidRDefault="00E1713B" w:rsidP="00E1713B">
      <w:pPr>
        <w:pStyle w:val="Bibliografa"/>
        <w:rPr>
          <w:rFonts w:cs="Times New Roman"/>
        </w:rPr>
      </w:pPr>
      <w:r w:rsidRPr="00E1713B">
        <w:rPr>
          <w:rFonts w:cs="Times New Roman"/>
        </w:rPr>
        <w:t>Bona, C. (2002). AVALIAÇÃO DE PROCESSOS DE SOFTWARE: UM ESTUDO DE CASO EM XP E ICONIX. Universidade Federal de Santa Catarina.</w:t>
      </w:r>
    </w:p>
    <w:p w14:paraId="526D32F0" w14:textId="77777777" w:rsidR="00E1713B" w:rsidRPr="00E1713B" w:rsidRDefault="00E1713B" w:rsidP="00E1713B">
      <w:pPr>
        <w:pStyle w:val="Bibliografa"/>
        <w:rPr>
          <w:rFonts w:cs="Times New Roman"/>
        </w:rPr>
      </w:pPr>
      <w:r w:rsidRPr="00E1713B">
        <w:rPr>
          <w:rFonts w:cs="Times New Roman"/>
        </w:rPr>
        <w:t>Calvo Manzano, J., &amp; García, I. (2008). Hacia la gestión cuantitativa en la gestión de proyectos en el ámbito de las pymes. Revista Español de Innovación, Calidad e Ingeniería del Software, 4(2), 7-19.</w:t>
      </w:r>
    </w:p>
    <w:p w14:paraId="4248030B" w14:textId="77777777" w:rsidR="00E1713B" w:rsidRPr="00E1713B" w:rsidRDefault="00E1713B" w:rsidP="00E1713B">
      <w:pPr>
        <w:pStyle w:val="Bibliografa"/>
        <w:rPr>
          <w:rFonts w:cs="Times New Roman"/>
        </w:rPr>
      </w:pPr>
      <w:r w:rsidRPr="00E1713B">
        <w:rPr>
          <w:rFonts w:cs="Times New Roman"/>
        </w:rPr>
        <w:t>Cataldi, Z. (2000). Una metodología para el diseño, desarrollo y evaluación de software educativo. Universidad Nacional de la Plata.</w:t>
      </w:r>
    </w:p>
    <w:p w14:paraId="5FA99F60" w14:textId="77777777" w:rsidR="00E1713B" w:rsidRPr="00E1713B" w:rsidRDefault="00E1713B" w:rsidP="00E1713B">
      <w:pPr>
        <w:pStyle w:val="Bibliografa"/>
        <w:rPr>
          <w:rFonts w:cs="Times New Roman"/>
        </w:rPr>
      </w:pPr>
      <w:r w:rsidRPr="00E1713B">
        <w:rPr>
          <w:rFonts w:cs="Times New Roman"/>
        </w:rPr>
        <w:t>Estrada Reyes, J. N. (2015). Análisis de la gestión de proyectos a nivel mundial. Palermo Business Review, 12, 38.</w:t>
      </w:r>
    </w:p>
    <w:p w14:paraId="095412AD" w14:textId="77777777" w:rsidR="00E1713B" w:rsidRPr="00E1713B" w:rsidRDefault="00E1713B" w:rsidP="00E1713B">
      <w:pPr>
        <w:pStyle w:val="Bibliografa"/>
        <w:rPr>
          <w:rFonts w:cs="Times New Roman"/>
        </w:rPr>
      </w:pPr>
      <w:r w:rsidRPr="00E1713B">
        <w:rPr>
          <w:rFonts w:cs="Times New Roman"/>
        </w:rPr>
        <w:t>Fiestas Jacinto, J. E. (2015). La implementación de un sistema de inteligencia de negocios que permita mejorar la toma de decisiones respecto a las remuneraciones de la empresa pesquera Carlos Eduardo S.R.L.-2014. Universidad Nacional de Trujillo.</w:t>
      </w:r>
    </w:p>
    <w:p w14:paraId="795D206E" w14:textId="77777777" w:rsidR="00E1713B" w:rsidRPr="00E1713B" w:rsidRDefault="00E1713B" w:rsidP="00E1713B">
      <w:pPr>
        <w:pStyle w:val="Bibliografa"/>
        <w:rPr>
          <w:rFonts w:cs="Times New Roman"/>
          <w:lang w:val="en-US"/>
        </w:rPr>
      </w:pPr>
      <w:r w:rsidRPr="00E1713B">
        <w:rPr>
          <w:rFonts w:cs="Times New Roman"/>
        </w:rPr>
        <w:lastRenderedPageBreak/>
        <w:t xml:space="preserve">González Toste, D., Valdés González, A. A., Romero Gómez, Y., &amp; García Pérez, Y. (2017). El uso de las TIC como apoyo al proceso de formación máster en «Ciencias de la educación». </w:t>
      </w:r>
      <w:r w:rsidRPr="00E1713B">
        <w:rPr>
          <w:rFonts w:cs="Times New Roman"/>
          <w:lang w:val="en-US"/>
        </w:rPr>
        <w:t>2, núm. 4(octubre-diciembre (2014)), 1-11.</w:t>
      </w:r>
    </w:p>
    <w:p w14:paraId="04B214E6" w14:textId="77777777" w:rsidR="00E1713B" w:rsidRPr="00E1713B" w:rsidRDefault="00E1713B" w:rsidP="00E1713B">
      <w:pPr>
        <w:pStyle w:val="Bibliografa"/>
        <w:rPr>
          <w:rFonts w:cs="Times New Roman"/>
          <w:lang w:val="en-US"/>
        </w:rPr>
      </w:pPr>
      <w:r w:rsidRPr="00E1713B">
        <w:rPr>
          <w:rFonts w:cs="Times New Roman"/>
          <w:lang w:val="en-US"/>
        </w:rPr>
        <w:t>Hugues, P., Fisher, P., &amp; Mc Daniel, J. (2010). System development life cycle models and methodologies. Canadian Society for International Health Certificate Course in Health Information Systems.</w:t>
      </w:r>
    </w:p>
    <w:p w14:paraId="3ED875A0" w14:textId="77777777" w:rsidR="00E1713B" w:rsidRPr="00E1713B" w:rsidRDefault="00E1713B" w:rsidP="00E1713B">
      <w:pPr>
        <w:pStyle w:val="Bibliografa"/>
        <w:rPr>
          <w:rFonts w:cs="Times New Roman"/>
          <w:lang w:val="en-US"/>
        </w:rPr>
      </w:pPr>
      <w:r w:rsidRPr="00E1713B">
        <w:rPr>
          <w:rFonts w:cs="Times New Roman"/>
          <w:lang w:val="en-US"/>
        </w:rPr>
        <w:t>ICONIX Brand Group. (2016). Manual introductorio de ICONIX.</w:t>
      </w:r>
    </w:p>
    <w:p w14:paraId="11254C33" w14:textId="77777777" w:rsidR="00E1713B" w:rsidRPr="00E1713B" w:rsidRDefault="00E1713B" w:rsidP="00E1713B">
      <w:pPr>
        <w:pStyle w:val="Bibliografa"/>
        <w:rPr>
          <w:rFonts w:cs="Times New Roman"/>
          <w:lang w:val="en-US"/>
        </w:rPr>
      </w:pPr>
      <w:r w:rsidRPr="00E1713B">
        <w:rPr>
          <w:rFonts w:cs="Times New Roman"/>
          <w:lang w:val="en-US"/>
        </w:rPr>
        <w:t>IEEE. (1991). A Compilation of IEEE Standard Computer Glossaries”, IEEE Standard Computer Dictionary (IEEE-STD-610).</w:t>
      </w:r>
    </w:p>
    <w:p w14:paraId="5EE90888" w14:textId="77777777" w:rsidR="00E1713B" w:rsidRPr="00E1713B" w:rsidRDefault="00E1713B" w:rsidP="00E1713B">
      <w:pPr>
        <w:pStyle w:val="Bibliografa"/>
        <w:rPr>
          <w:rFonts w:cs="Times New Roman"/>
          <w:lang w:val="en-US"/>
        </w:rPr>
      </w:pPr>
      <w:r w:rsidRPr="00E1713B">
        <w:rPr>
          <w:rFonts w:cs="Times New Roman"/>
          <w:lang w:val="en-US"/>
        </w:rPr>
        <w:t>ISO/IEC. (2011). Software engineering—Lifecycle profiles for Very Small Entities (VSEs) Part 5-1-2: Management and engineering guide: Generic profile group: Basic profile.</w:t>
      </w:r>
    </w:p>
    <w:p w14:paraId="2CF9389A" w14:textId="77777777" w:rsidR="00E1713B" w:rsidRPr="00E1713B" w:rsidRDefault="00E1713B" w:rsidP="00E1713B">
      <w:pPr>
        <w:pStyle w:val="Bibliografa"/>
        <w:rPr>
          <w:rFonts w:cs="Times New Roman"/>
          <w:lang w:val="en-US"/>
        </w:rPr>
      </w:pPr>
      <w:r w:rsidRPr="00E1713B">
        <w:rPr>
          <w:rFonts w:cs="Times New Roman"/>
          <w:lang w:val="en-US"/>
        </w:rPr>
        <w:t xml:space="preserve">Jacobson, I., Booch, G., &amp; Rumbaugh, J. (2000). </w:t>
      </w:r>
      <w:r w:rsidRPr="00E1713B">
        <w:rPr>
          <w:rFonts w:cs="Times New Roman"/>
        </w:rPr>
        <w:t xml:space="preserve">El proceso unificado de desarrollo de software (S. Sánchez, M. Á. Sicilia, C. Canal, &amp; F. J. Durán, Trads.). </w:t>
      </w:r>
      <w:r w:rsidRPr="00E1713B">
        <w:rPr>
          <w:rFonts w:cs="Times New Roman"/>
          <w:lang w:val="en-US"/>
        </w:rPr>
        <w:t>Addison Wesley.</w:t>
      </w:r>
    </w:p>
    <w:p w14:paraId="6FFD34B3" w14:textId="77777777" w:rsidR="00E1713B" w:rsidRPr="00E1713B" w:rsidRDefault="00E1713B" w:rsidP="00E1713B">
      <w:pPr>
        <w:pStyle w:val="Bibliografa"/>
        <w:rPr>
          <w:rFonts w:cs="Times New Roman"/>
          <w:lang w:val="en-US"/>
        </w:rPr>
      </w:pPr>
      <w:r w:rsidRPr="00E1713B">
        <w:rPr>
          <w:rFonts w:cs="Times New Roman"/>
          <w:lang w:val="en-US"/>
        </w:rPr>
        <w:t>Laporte, C., O´connor, R., &amp; García, L. (2016). 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5FDB9F2D" w14:textId="77777777" w:rsidR="00E1713B" w:rsidRPr="00E1713B" w:rsidRDefault="00E1713B" w:rsidP="00E1713B">
      <w:pPr>
        <w:pStyle w:val="Bibliografa"/>
        <w:rPr>
          <w:rFonts w:cs="Times New Roman"/>
        </w:rPr>
      </w:pPr>
      <w:r w:rsidRPr="00E1713B">
        <w:rPr>
          <w:rFonts w:cs="Times New Roman"/>
        </w:rPr>
        <w:t>LEGARIA. (2018). IMPLEMENTACIÓN DE PROCESO ORGANIZACIONAL DE GESTIÓN DE PROYECTOS EN DEVELOPIT.</w:t>
      </w:r>
    </w:p>
    <w:p w14:paraId="07766DC6" w14:textId="77777777" w:rsidR="00E1713B" w:rsidRPr="00E1713B" w:rsidRDefault="00E1713B" w:rsidP="00E1713B">
      <w:pPr>
        <w:pStyle w:val="Bibliografa"/>
        <w:rPr>
          <w:rFonts w:cs="Times New Roman"/>
        </w:rPr>
      </w:pPr>
      <w:r w:rsidRPr="00E1713B">
        <w:rPr>
          <w:rFonts w:cs="Times New Roman"/>
        </w:rPr>
        <w:t>Legaria Islas, D. J. (2018). IMPLEMENTACIÓN DE PROCESO ORGANIZACIONAL DE GESTIÓN DE PROYECTOS EN DEVELOPIT. Universidad de Chile.</w:t>
      </w:r>
    </w:p>
    <w:p w14:paraId="655DF209" w14:textId="77777777" w:rsidR="00E1713B" w:rsidRPr="00E1713B" w:rsidRDefault="00E1713B" w:rsidP="00E1713B">
      <w:pPr>
        <w:pStyle w:val="Bibliografa"/>
        <w:rPr>
          <w:rFonts w:cs="Times New Roman"/>
        </w:rPr>
      </w:pPr>
      <w:r w:rsidRPr="00E1713B">
        <w:rPr>
          <w:rFonts w:cs="Times New Roman"/>
        </w:rPr>
        <w:lastRenderedPageBreak/>
        <w:t>Lugo García, J. A., &amp; Marín Sánchez, J. (2016). Control de proyectos de software: Actualidad y retos para la industria cubana. 24(1). http://dx.doi.org/10.4067/S0718-33052016000100010</w:t>
      </w:r>
    </w:p>
    <w:p w14:paraId="601B2A72" w14:textId="77777777" w:rsidR="00E1713B" w:rsidRPr="00E1713B" w:rsidRDefault="00E1713B" w:rsidP="00E1713B">
      <w:pPr>
        <w:pStyle w:val="Bibliografa"/>
        <w:rPr>
          <w:rFonts w:cs="Times New Roman"/>
        </w:rPr>
      </w:pPr>
      <w:r w:rsidRPr="00E1713B">
        <w:rPr>
          <w:rFonts w:cs="Times New Roman"/>
        </w:rPr>
        <w:t>Madruñero Padilla, E. R. (2018). Implementación del estándar ISO/IEC 29110 en el proceso de desarrollo de software de la dirección de desarrollo tecnológico e informático de la Universidad Técnica del Norte. Universidad Técnica del Norte.</w:t>
      </w:r>
    </w:p>
    <w:p w14:paraId="0D3835D4" w14:textId="77777777" w:rsidR="00E1713B" w:rsidRPr="00E1713B" w:rsidRDefault="00E1713B" w:rsidP="00E1713B">
      <w:pPr>
        <w:pStyle w:val="Bibliografa"/>
        <w:rPr>
          <w:rFonts w:cs="Times New Roman"/>
        </w:rPr>
      </w:pPr>
      <w:r w:rsidRPr="00E1713B">
        <w:rPr>
          <w:rFonts w:cs="Times New Roman"/>
        </w:rPr>
        <w:t>Marín Ospina, B. E. (2020). Adecuación de la norma ISO/IEC 29110 e IEEE 829 para la gestión de proyectos de desarrollo con metodología Iconix. 15.</w:t>
      </w:r>
    </w:p>
    <w:p w14:paraId="4075B466" w14:textId="77777777" w:rsidR="00E1713B" w:rsidRPr="00E1713B" w:rsidRDefault="00E1713B" w:rsidP="00E1713B">
      <w:pPr>
        <w:pStyle w:val="Bibliografa"/>
        <w:rPr>
          <w:rFonts w:cs="Times New Roman"/>
        </w:rPr>
      </w:pPr>
      <w:r w:rsidRPr="00E1713B">
        <w:rPr>
          <w:rFonts w:cs="Times New Roman"/>
        </w:rPr>
        <w:t>Matla Cruz, E. O. (2014). Desarrollo de software guiado por la norma ISO/IEC 29110 y Scrum: SIDEP v.2.0. Universidad Nacional Autónoma de México.</w:t>
      </w:r>
    </w:p>
    <w:p w14:paraId="7E96713C" w14:textId="77777777" w:rsidR="00E1713B" w:rsidRPr="00E1713B" w:rsidRDefault="00E1713B" w:rsidP="00E1713B">
      <w:pPr>
        <w:pStyle w:val="Bibliografa"/>
        <w:rPr>
          <w:rFonts w:cs="Times New Roman"/>
        </w:rPr>
      </w:pPr>
      <w:r w:rsidRPr="00E1713B">
        <w:rPr>
          <w:rFonts w:cs="Times New Roman"/>
        </w:rPr>
        <w:t>Mina Posu, F. A., &amp; Romero Dorado, J. D. (2020). Aplicación de un modelo de calidad al módulo de comunicación y traspaso de información del sistema de gestión de datos ambientales de la empresa Sanambiente. Institución Universitaria Antonio José Camacho.</w:t>
      </w:r>
    </w:p>
    <w:p w14:paraId="6C83163C" w14:textId="77777777" w:rsidR="00E1713B" w:rsidRPr="00E1713B" w:rsidRDefault="00E1713B" w:rsidP="00E1713B">
      <w:pPr>
        <w:pStyle w:val="Bibliografa"/>
        <w:rPr>
          <w:rFonts w:cs="Times New Roman"/>
        </w:rPr>
      </w:pPr>
      <w:r w:rsidRPr="00E1713B">
        <w:rPr>
          <w:rFonts w:cs="Times New Roman"/>
        </w:rPr>
        <w:t>Mnkandla, E., &amp; Dwolatzky, B. (2004). A Survey of Agile Methodologies [Científico].</w:t>
      </w:r>
    </w:p>
    <w:p w14:paraId="7BF8FD58" w14:textId="77777777" w:rsidR="00E1713B" w:rsidRPr="00E1713B" w:rsidRDefault="00E1713B" w:rsidP="00E1713B">
      <w:pPr>
        <w:pStyle w:val="Bibliografa"/>
        <w:rPr>
          <w:rFonts w:cs="Times New Roman"/>
        </w:rPr>
      </w:pPr>
      <w:r w:rsidRPr="00E1713B">
        <w:rPr>
          <w:rFonts w:cs="Times New Roman"/>
        </w:rPr>
        <w:t>PORRAS. (2019). “METODOLOGÍA ÁGIL ICONIX EN LA CALIDAD DEL PRODUCTO SOFTWARE, LIMA, 2017”. Universidad Nacional Federico villareal.</w:t>
      </w:r>
    </w:p>
    <w:p w14:paraId="1A1C1B6C" w14:textId="77777777" w:rsidR="00E1713B" w:rsidRPr="00E1713B" w:rsidRDefault="00E1713B" w:rsidP="00E1713B">
      <w:pPr>
        <w:pStyle w:val="Bibliografa"/>
        <w:rPr>
          <w:rFonts w:cs="Times New Roman"/>
        </w:rPr>
      </w:pPr>
      <w:r w:rsidRPr="00E1713B">
        <w:rPr>
          <w:rFonts w:cs="Times New Roman"/>
        </w:rPr>
        <w:t>Pressman, R. S. (2002). Ingeniería del Software. Un enfoque práctico (R. Martín Ojeda, V. Yagüe Galaup, I. Morales Jareño, &amp; S. Sánchez Alonso, Trads.; Quinta Edición). Concepción Fernández Madrid.</w:t>
      </w:r>
    </w:p>
    <w:p w14:paraId="4354BADA" w14:textId="77777777" w:rsidR="00E1713B" w:rsidRPr="00E1713B" w:rsidRDefault="00E1713B" w:rsidP="00E1713B">
      <w:pPr>
        <w:pStyle w:val="Bibliografa"/>
        <w:rPr>
          <w:rFonts w:cs="Times New Roman"/>
        </w:rPr>
      </w:pPr>
      <w:r w:rsidRPr="00E1713B">
        <w:rPr>
          <w:rFonts w:cs="Times New Roman"/>
        </w:rPr>
        <w:t>Puerta Marín, H. A., &amp; Espinosa Bedoya, A. (2015). UNA ADAPTACIÓN DE PMBOK AL CICLO DE VIDA DE DESARROLLO DE PROYECTOS SOFTWARE EN PEQUEÑAS EMPRESAS. VI Congreso Iberoamericano de Ingeniería de Proyectos - CIIP.</w:t>
      </w:r>
    </w:p>
    <w:p w14:paraId="24911503" w14:textId="77777777" w:rsidR="00E1713B" w:rsidRPr="00E1713B" w:rsidRDefault="00E1713B" w:rsidP="00E1713B">
      <w:pPr>
        <w:pStyle w:val="Bibliografa"/>
        <w:rPr>
          <w:rFonts w:cs="Times New Roman"/>
        </w:rPr>
      </w:pPr>
      <w:r w:rsidRPr="00E1713B">
        <w:rPr>
          <w:rFonts w:cs="Times New Roman"/>
        </w:rPr>
        <w:lastRenderedPageBreak/>
        <w:t>Ramos, C., &amp; Mendoza, L. (2014). Implementación del estándar ISO/IEC 29110-4-1 para pequeñas organizaciones de desarrollo de software. Universidad Peruana de Ciencias Aplicadas.</w:t>
      </w:r>
    </w:p>
    <w:p w14:paraId="6CDFE96E" w14:textId="77777777" w:rsidR="00E1713B" w:rsidRPr="00E1713B" w:rsidRDefault="00E1713B" w:rsidP="00E1713B">
      <w:pPr>
        <w:pStyle w:val="Bibliografa"/>
        <w:rPr>
          <w:rFonts w:cs="Times New Roman"/>
          <w:lang w:val="en-US"/>
        </w:rPr>
      </w:pPr>
      <w:r w:rsidRPr="00E1713B">
        <w:rPr>
          <w:rFonts w:cs="Times New Roman"/>
        </w:rPr>
        <w:t>Roberts, A., &amp; Wallace, W. (2002). Gestión de Proyectos (1.</w:t>
      </w:r>
      <w:r w:rsidRPr="00E1713B">
        <w:rPr>
          <w:rFonts w:cs="Times New Roman"/>
          <w:vertAlign w:val="superscript"/>
        </w:rPr>
        <w:t>a</w:t>
      </w:r>
      <w:r w:rsidRPr="00E1713B">
        <w:rPr>
          <w:rFonts w:cs="Times New Roman"/>
        </w:rPr>
        <w:t xml:space="preserve"> ed., p. 54). </w:t>
      </w:r>
      <w:r w:rsidRPr="00E1713B">
        <w:rPr>
          <w:rFonts w:cs="Times New Roman"/>
          <w:lang w:val="en-US"/>
        </w:rPr>
        <w:t>Edinburg Business School, Heriot-Watt University.</w:t>
      </w:r>
    </w:p>
    <w:p w14:paraId="650B1CE4" w14:textId="77777777" w:rsidR="00E1713B" w:rsidRPr="00E1713B" w:rsidRDefault="00E1713B" w:rsidP="00E1713B">
      <w:pPr>
        <w:pStyle w:val="Bibliografa"/>
        <w:rPr>
          <w:rFonts w:cs="Times New Roman"/>
          <w:lang w:val="en-US"/>
        </w:rPr>
      </w:pPr>
      <w:r w:rsidRPr="00E1713B">
        <w:rPr>
          <w:rFonts w:cs="Times New Roman"/>
          <w:lang w:val="en-US"/>
        </w:rPr>
        <w:t>Rosenberg, D., &amp; Scott, K. (2001). Applying Use Case Driven Object Modeling with UML: An Annotated e-Commerce Example (First Edition). Addison Wesley.</w:t>
      </w:r>
    </w:p>
    <w:p w14:paraId="76604173" w14:textId="77777777" w:rsidR="00E1713B" w:rsidRPr="00E1713B" w:rsidRDefault="00E1713B" w:rsidP="00E1713B">
      <w:pPr>
        <w:pStyle w:val="Bibliografa"/>
        <w:rPr>
          <w:rFonts w:cs="Times New Roman"/>
        </w:rPr>
      </w:pPr>
      <w:r w:rsidRPr="00E1713B">
        <w:rPr>
          <w:rFonts w:cs="Times New Roman"/>
          <w:lang w:val="en-US"/>
        </w:rPr>
        <w:t xml:space="preserve">Rosenberg, D., Stephens, M., &amp; Collins-Cope, M. (2005). Agile Development with ICONIX Process. </w:t>
      </w:r>
      <w:r w:rsidRPr="00E1713B">
        <w:rPr>
          <w:rFonts w:cs="Times New Roman"/>
        </w:rPr>
        <w:t>Apress.</w:t>
      </w:r>
    </w:p>
    <w:p w14:paraId="65BBC4D2" w14:textId="77777777" w:rsidR="00E1713B" w:rsidRPr="00E1713B" w:rsidRDefault="00E1713B" w:rsidP="00E1713B">
      <w:pPr>
        <w:pStyle w:val="Bibliografa"/>
        <w:rPr>
          <w:rFonts w:cs="Times New Roman"/>
        </w:rPr>
      </w:pPr>
      <w:r w:rsidRPr="00E1713B">
        <w:rPr>
          <w:rFonts w:cs="Times New Roman"/>
        </w:rPr>
        <w:t>Scalone, F. (2006). Estudio comparativo de los modelos y estándares de calidad del software. Universidad Tecnológica Nacional Facultad Regional Buenos Aires.</w:t>
      </w:r>
    </w:p>
    <w:p w14:paraId="6F7AA9CB" w14:textId="77777777" w:rsidR="00E1713B" w:rsidRPr="00E1713B" w:rsidRDefault="00E1713B" w:rsidP="00E1713B">
      <w:pPr>
        <w:pStyle w:val="Bibliografa"/>
        <w:rPr>
          <w:rFonts w:cs="Times New Roman"/>
        </w:rPr>
      </w:pPr>
      <w:r w:rsidRPr="00E1713B">
        <w:rPr>
          <w:rFonts w:cs="Times New Roman"/>
        </w:rPr>
        <w:t>Silva Ascuntar, S., &amp; García G., Y. C. (2018). Documentación de la metodología ICONIX a través del desarrollo del caso «Oriéntate Cali». Institución Universitaria Antonio José Camacho.</w:t>
      </w:r>
    </w:p>
    <w:p w14:paraId="4FD0B41A" w14:textId="77777777" w:rsidR="00E1713B" w:rsidRPr="00E1713B" w:rsidRDefault="00E1713B" w:rsidP="00E1713B">
      <w:pPr>
        <w:pStyle w:val="Bibliografa"/>
        <w:rPr>
          <w:rFonts w:cs="Times New Roman"/>
        </w:rPr>
      </w:pPr>
      <w:r w:rsidRPr="00E1713B">
        <w:rPr>
          <w:rFonts w:cs="Times New Roman"/>
        </w:rPr>
        <w:t>UNE. (1995). Gestión de la calidad y aseguramiento de la calidad. Vocabulario. (ISO 8402).</w:t>
      </w:r>
    </w:p>
    <w:p w14:paraId="149A1DE4" w14:textId="77777777" w:rsidR="00E1713B" w:rsidRPr="00E1713B" w:rsidRDefault="00E1713B" w:rsidP="00E1713B">
      <w:pPr>
        <w:pStyle w:val="Bibliografa"/>
        <w:rPr>
          <w:rFonts w:cs="Times New Roman"/>
        </w:rPr>
      </w:pPr>
      <w:r w:rsidRPr="00E1713B">
        <w:rPr>
          <w:rFonts w:cs="Times New Roman"/>
        </w:rPr>
        <w:t>Estatuto de Investigaciones y Producción Intelectual, Pub. L. No. Acuerdo No. 14, 11 (2018).</w:t>
      </w:r>
    </w:p>
    <w:p w14:paraId="77798280" w14:textId="77777777" w:rsidR="00E1713B" w:rsidRPr="00E1713B" w:rsidRDefault="00E1713B" w:rsidP="00E1713B">
      <w:pPr>
        <w:pStyle w:val="Bibliografa"/>
        <w:rPr>
          <w:rFonts w:cs="Times New Roman"/>
        </w:rPr>
      </w:pPr>
      <w:r w:rsidRPr="00E1713B">
        <w:rPr>
          <w:rFonts w:cs="Times New Roman"/>
        </w:rPr>
        <w:t>Vásquez González, P. (2007). Metodologías de Gestión de proyectos, alcance, impacto y tendencias. Universidad de Chile.</w:t>
      </w:r>
    </w:p>
    <w:p w14:paraId="29137525" w14:textId="3C756581" w:rsidR="00B7448C" w:rsidRPr="004F6006" w:rsidRDefault="00FB271E" w:rsidP="00C7692B">
      <w:pPr>
        <w:ind w:firstLine="0"/>
      </w:pPr>
      <w:r>
        <w:fldChar w:fldCharType="end"/>
      </w:r>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F62B1F" w14:textId="77777777" w:rsidR="00176139" w:rsidRDefault="00176139" w:rsidP="00294A0E">
      <w:pPr>
        <w:spacing w:line="240" w:lineRule="auto"/>
      </w:pPr>
      <w:r>
        <w:separator/>
      </w:r>
    </w:p>
  </w:endnote>
  <w:endnote w:type="continuationSeparator" w:id="0">
    <w:p w14:paraId="22C2FA59" w14:textId="77777777" w:rsidR="00176139" w:rsidRDefault="0017613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1E013E" w:rsidRDefault="001E013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1E013E" w:rsidRDefault="001E013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1E013E" w:rsidRDefault="001E013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9668AB" w14:textId="77777777" w:rsidR="00176139" w:rsidRDefault="00176139" w:rsidP="00294A0E">
      <w:pPr>
        <w:spacing w:line="240" w:lineRule="auto"/>
      </w:pPr>
      <w:r>
        <w:separator/>
      </w:r>
    </w:p>
  </w:footnote>
  <w:footnote w:type="continuationSeparator" w:id="0">
    <w:p w14:paraId="75022596" w14:textId="77777777" w:rsidR="00176139" w:rsidRDefault="00176139"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332C33CD" w:rsidR="001E013E" w:rsidRDefault="001E013E">
        <w:pPr>
          <w:pStyle w:val="Encabezado"/>
          <w:jc w:val="right"/>
        </w:pPr>
        <w:r>
          <w:fldChar w:fldCharType="begin"/>
        </w:r>
        <w:r>
          <w:instrText>PAGE   \* MERGEFORMAT</w:instrText>
        </w:r>
        <w:r>
          <w:fldChar w:fldCharType="separate"/>
        </w:r>
        <w:r w:rsidRPr="008E4CD2">
          <w:rPr>
            <w:noProof/>
            <w:lang w:val="es-ES"/>
          </w:rPr>
          <w:t>x</w:t>
        </w:r>
        <w:r>
          <w:fldChar w:fldCharType="end"/>
        </w:r>
      </w:p>
    </w:sdtContent>
  </w:sdt>
  <w:p w14:paraId="1518AC65" w14:textId="77777777" w:rsidR="001E013E" w:rsidRDefault="001E013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1E013E" w:rsidRDefault="001E013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0CC691F0" w:rsidR="001E013E" w:rsidRDefault="001E013E">
        <w:pPr>
          <w:pStyle w:val="Encabezado"/>
          <w:jc w:val="right"/>
        </w:pPr>
        <w:r>
          <w:fldChar w:fldCharType="begin"/>
        </w:r>
        <w:r>
          <w:instrText>PAGE   \* MERGEFORMAT</w:instrText>
        </w:r>
        <w:r>
          <w:fldChar w:fldCharType="separate"/>
        </w:r>
        <w:r w:rsidRPr="008E4CD2">
          <w:rPr>
            <w:noProof/>
            <w:lang w:val="es-ES"/>
          </w:rPr>
          <w:t>20</w:t>
        </w:r>
        <w:r>
          <w:fldChar w:fldCharType="end"/>
        </w:r>
      </w:p>
    </w:sdtContent>
  </w:sdt>
  <w:p w14:paraId="0B38173F" w14:textId="77777777" w:rsidR="001E013E" w:rsidRDefault="001E013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1E013E" w:rsidRDefault="001E013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2E93"/>
    <w:rsid w:val="00053D3E"/>
    <w:rsid w:val="00053E03"/>
    <w:rsid w:val="0005437E"/>
    <w:rsid w:val="0005562A"/>
    <w:rsid w:val="00055D12"/>
    <w:rsid w:val="0005627F"/>
    <w:rsid w:val="000565FC"/>
    <w:rsid w:val="000576B6"/>
    <w:rsid w:val="00057A93"/>
    <w:rsid w:val="00063148"/>
    <w:rsid w:val="00063F62"/>
    <w:rsid w:val="00064371"/>
    <w:rsid w:val="0006467C"/>
    <w:rsid w:val="00065325"/>
    <w:rsid w:val="0006543D"/>
    <w:rsid w:val="00066E34"/>
    <w:rsid w:val="000671C4"/>
    <w:rsid w:val="000706C8"/>
    <w:rsid w:val="00070A25"/>
    <w:rsid w:val="00070CE7"/>
    <w:rsid w:val="000716E2"/>
    <w:rsid w:val="00071C00"/>
    <w:rsid w:val="00072762"/>
    <w:rsid w:val="00072D1E"/>
    <w:rsid w:val="00072EAC"/>
    <w:rsid w:val="00073765"/>
    <w:rsid w:val="00073EA0"/>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47DD"/>
    <w:rsid w:val="000956EB"/>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B8E"/>
    <w:rsid w:val="00110F3F"/>
    <w:rsid w:val="001116E4"/>
    <w:rsid w:val="00113292"/>
    <w:rsid w:val="00114D63"/>
    <w:rsid w:val="0011644A"/>
    <w:rsid w:val="00116504"/>
    <w:rsid w:val="00116531"/>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E89"/>
    <w:rsid w:val="00156844"/>
    <w:rsid w:val="00156A9D"/>
    <w:rsid w:val="00160537"/>
    <w:rsid w:val="00161AA5"/>
    <w:rsid w:val="00162A6E"/>
    <w:rsid w:val="0016311D"/>
    <w:rsid w:val="00163966"/>
    <w:rsid w:val="00164A0B"/>
    <w:rsid w:val="00164DFA"/>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D5D"/>
    <w:rsid w:val="00176DE6"/>
    <w:rsid w:val="00176F99"/>
    <w:rsid w:val="001772AA"/>
    <w:rsid w:val="001772F3"/>
    <w:rsid w:val="0017772D"/>
    <w:rsid w:val="00180825"/>
    <w:rsid w:val="001819CA"/>
    <w:rsid w:val="00182CC3"/>
    <w:rsid w:val="00182D65"/>
    <w:rsid w:val="00183540"/>
    <w:rsid w:val="001835B2"/>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966"/>
    <w:rsid w:val="00276B9A"/>
    <w:rsid w:val="00277492"/>
    <w:rsid w:val="002826F4"/>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C61"/>
    <w:rsid w:val="002B22E4"/>
    <w:rsid w:val="002B2BEF"/>
    <w:rsid w:val="002B349E"/>
    <w:rsid w:val="002B3500"/>
    <w:rsid w:val="002B3972"/>
    <w:rsid w:val="002B3AF2"/>
    <w:rsid w:val="002B4589"/>
    <w:rsid w:val="002B4811"/>
    <w:rsid w:val="002B54F8"/>
    <w:rsid w:val="002B5ADE"/>
    <w:rsid w:val="002B6219"/>
    <w:rsid w:val="002B7352"/>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3867"/>
    <w:rsid w:val="00333B12"/>
    <w:rsid w:val="00334258"/>
    <w:rsid w:val="00334259"/>
    <w:rsid w:val="00336420"/>
    <w:rsid w:val="00336F07"/>
    <w:rsid w:val="00337DD1"/>
    <w:rsid w:val="00340A5D"/>
    <w:rsid w:val="003415D4"/>
    <w:rsid w:val="003419C2"/>
    <w:rsid w:val="00342250"/>
    <w:rsid w:val="00343535"/>
    <w:rsid w:val="00344CBC"/>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C98"/>
    <w:rsid w:val="00363F51"/>
    <w:rsid w:val="00363F54"/>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3B2D"/>
    <w:rsid w:val="0047481B"/>
    <w:rsid w:val="00475679"/>
    <w:rsid w:val="00476715"/>
    <w:rsid w:val="004772C2"/>
    <w:rsid w:val="004775B6"/>
    <w:rsid w:val="004778DE"/>
    <w:rsid w:val="00477AA7"/>
    <w:rsid w:val="004803B2"/>
    <w:rsid w:val="00480B41"/>
    <w:rsid w:val="00480D56"/>
    <w:rsid w:val="00485388"/>
    <w:rsid w:val="00485D00"/>
    <w:rsid w:val="00486244"/>
    <w:rsid w:val="00487793"/>
    <w:rsid w:val="00487B9F"/>
    <w:rsid w:val="00490E8B"/>
    <w:rsid w:val="00491808"/>
    <w:rsid w:val="00491C2C"/>
    <w:rsid w:val="00492866"/>
    <w:rsid w:val="004933CE"/>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2A7"/>
    <w:rsid w:val="00500C47"/>
    <w:rsid w:val="00501261"/>
    <w:rsid w:val="00503A19"/>
    <w:rsid w:val="00503A54"/>
    <w:rsid w:val="00503C84"/>
    <w:rsid w:val="005045EC"/>
    <w:rsid w:val="005058DA"/>
    <w:rsid w:val="00506AE1"/>
    <w:rsid w:val="00506E7E"/>
    <w:rsid w:val="005077A3"/>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152D"/>
    <w:rsid w:val="0052307B"/>
    <w:rsid w:val="00523749"/>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2055"/>
    <w:rsid w:val="005A24AB"/>
    <w:rsid w:val="005A3528"/>
    <w:rsid w:val="005A3760"/>
    <w:rsid w:val="005A37F7"/>
    <w:rsid w:val="005A532B"/>
    <w:rsid w:val="005A5373"/>
    <w:rsid w:val="005A5CB7"/>
    <w:rsid w:val="005A5CB9"/>
    <w:rsid w:val="005A6ED2"/>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93E"/>
    <w:rsid w:val="00675B0D"/>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36"/>
    <w:rsid w:val="006F4F50"/>
    <w:rsid w:val="006F5280"/>
    <w:rsid w:val="006F5A6E"/>
    <w:rsid w:val="006F6030"/>
    <w:rsid w:val="006F7C06"/>
    <w:rsid w:val="00700241"/>
    <w:rsid w:val="007004AD"/>
    <w:rsid w:val="00701752"/>
    <w:rsid w:val="007018B8"/>
    <w:rsid w:val="007019DE"/>
    <w:rsid w:val="00701FAB"/>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1B59"/>
    <w:rsid w:val="0074252B"/>
    <w:rsid w:val="00742690"/>
    <w:rsid w:val="007427C2"/>
    <w:rsid w:val="00743F94"/>
    <w:rsid w:val="00744224"/>
    <w:rsid w:val="00744255"/>
    <w:rsid w:val="007445B0"/>
    <w:rsid w:val="007451D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850"/>
    <w:rsid w:val="007659A6"/>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6111"/>
    <w:rsid w:val="0087647F"/>
    <w:rsid w:val="00876929"/>
    <w:rsid w:val="00876D64"/>
    <w:rsid w:val="00877955"/>
    <w:rsid w:val="008808E8"/>
    <w:rsid w:val="00880C22"/>
    <w:rsid w:val="00881093"/>
    <w:rsid w:val="008820FB"/>
    <w:rsid w:val="00882C35"/>
    <w:rsid w:val="00884E31"/>
    <w:rsid w:val="00886822"/>
    <w:rsid w:val="00886AA5"/>
    <w:rsid w:val="00887922"/>
    <w:rsid w:val="008903B0"/>
    <w:rsid w:val="008904E7"/>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5BB"/>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D0E44"/>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911"/>
    <w:rsid w:val="00B53FC3"/>
    <w:rsid w:val="00B54582"/>
    <w:rsid w:val="00B54CF4"/>
    <w:rsid w:val="00B5525C"/>
    <w:rsid w:val="00B5576B"/>
    <w:rsid w:val="00B56C82"/>
    <w:rsid w:val="00B57FE1"/>
    <w:rsid w:val="00B606D0"/>
    <w:rsid w:val="00B614D2"/>
    <w:rsid w:val="00B618B8"/>
    <w:rsid w:val="00B628DA"/>
    <w:rsid w:val="00B630A7"/>
    <w:rsid w:val="00B64710"/>
    <w:rsid w:val="00B65467"/>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079"/>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853"/>
    <w:rsid w:val="00B91209"/>
    <w:rsid w:val="00B91A37"/>
    <w:rsid w:val="00B93DF7"/>
    <w:rsid w:val="00B94348"/>
    <w:rsid w:val="00B951E7"/>
    <w:rsid w:val="00B973C3"/>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67B0"/>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3C75"/>
    <w:rsid w:val="00BE3E15"/>
    <w:rsid w:val="00BE3E2B"/>
    <w:rsid w:val="00BE4F86"/>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25A5"/>
    <w:rsid w:val="00C3279D"/>
    <w:rsid w:val="00C32A7D"/>
    <w:rsid w:val="00C3369C"/>
    <w:rsid w:val="00C33943"/>
    <w:rsid w:val="00C34939"/>
    <w:rsid w:val="00C35062"/>
    <w:rsid w:val="00C353E1"/>
    <w:rsid w:val="00C3561F"/>
    <w:rsid w:val="00C35EDB"/>
    <w:rsid w:val="00C362E3"/>
    <w:rsid w:val="00C401D0"/>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7253"/>
    <w:rsid w:val="00C70724"/>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86A2B"/>
    <w:rsid w:val="00C911DB"/>
    <w:rsid w:val="00C91F50"/>
    <w:rsid w:val="00C925E5"/>
    <w:rsid w:val="00C929F6"/>
    <w:rsid w:val="00C9314E"/>
    <w:rsid w:val="00C93634"/>
    <w:rsid w:val="00C93E04"/>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2633"/>
    <w:rsid w:val="00DB34C0"/>
    <w:rsid w:val="00DB3B09"/>
    <w:rsid w:val="00DB3F94"/>
    <w:rsid w:val="00DB4B4A"/>
    <w:rsid w:val="00DB4EBB"/>
    <w:rsid w:val="00DB62D6"/>
    <w:rsid w:val="00DB7709"/>
    <w:rsid w:val="00DC0776"/>
    <w:rsid w:val="00DC0B14"/>
    <w:rsid w:val="00DC0B21"/>
    <w:rsid w:val="00DC0D7C"/>
    <w:rsid w:val="00DC2173"/>
    <w:rsid w:val="00DC21E9"/>
    <w:rsid w:val="00DC24E5"/>
    <w:rsid w:val="00DC2B89"/>
    <w:rsid w:val="00DC32AF"/>
    <w:rsid w:val="00DC387C"/>
    <w:rsid w:val="00DC3C26"/>
    <w:rsid w:val="00DC50C2"/>
    <w:rsid w:val="00DC5FCB"/>
    <w:rsid w:val="00DC624A"/>
    <w:rsid w:val="00DC6340"/>
    <w:rsid w:val="00DC64D9"/>
    <w:rsid w:val="00DC7C81"/>
    <w:rsid w:val="00DC7EBD"/>
    <w:rsid w:val="00DD0461"/>
    <w:rsid w:val="00DD0573"/>
    <w:rsid w:val="00DD2A41"/>
    <w:rsid w:val="00DD3020"/>
    <w:rsid w:val="00DD3547"/>
    <w:rsid w:val="00DD38ED"/>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F04D0"/>
    <w:rsid w:val="00DF11DD"/>
    <w:rsid w:val="00DF1243"/>
    <w:rsid w:val="00DF215A"/>
    <w:rsid w:val="00DF22BC"/>
    <w:rsid w:val="00DF2900"/>
    <w:rsid w:val="00DF2BD6"/>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787"/>
    <w:rsid w:val="00E60F43"/>
    <w:rsid w:val="00E61B81"/>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75B"/>
    <w:rsid w:val="00F748D2"/>
    <w:rsid w:val="00F7519B"/>
    <w:rsid w:val="00F75890"/>
    <w:rsid w:val="00F76F01"/>
    <w:rsid w:val="00F81410"/>
    <w:rsid w:val="00F81C83"/>
    <w:rsid w:val="00F823AB"/>
    <w:rsid w:val="00F82BEA"/>
    <w:rsid w:val="00F82E1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32C8"/>
    <w:rsid w:val="00FB436B"/>
    <w:rsid w:val="00FC0127"/>
    <w:rsid w:val="00FC18D0"/>
    <w:rsid w:val="00FC2356"/>
    <w:rsid w:val="00FC29BD"/>
    <w:rsid w:val="00FC2BD7"/>
    <w:rsid w:val="00FC2DEA"/>
    <w:rsid w:val="00FC3C53"/>
    <w:rsid w:val="00FC4BD6"/>
    <w:rsid w:val="00FC5291"/>
    <w:rsid w:val="00FC5CBF"/>
    <w:rsid w:val="00FC68AD"/>
    <w:rsid w:val="00FC747C"/>
    <w:rsid w:val="00FC7B52"/>
    <w:rsid w:val="00FD0D5E"/>
    <w:rsid w:val="00FD12A4"/>
    <w:rsid w:val="00FD1908"/>
    <w:rsid w:val="00FD19DE"/>
    <w:rsid w:val="00FD20BD"/>
    <w:rsid w:val="00FD25F7"/>
    <w:rsid w:val="00FD326B"/>
    <w:rsid w:val="00FD3697"/>
    <w:rsid w:val="00FD3A0E"/>
    <w:rsid w:val="00FD4807"/>
    <w:rsid w:val="00FD5E21"/>
    <w:rsid w:val="00FD6C6F"/>
    <w:rsid w:val="00FD76F2"/>
    <w:rsid w:val="00FE05C2"/>
    <w:rsid w:val="00FE1138"/>
    <w:rsid w:val="00FE1A46"/>
    <w:rsid w:val="00FE3091"/>
    <w:rsid w:val="00FE38BF"/>
    <w:rsid w:val="00FE51E6"/>
    <w:rsid w:val="00FE59AC"/>
    <w:rsid w:val="00FE61AF"/>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E9C83DE-221D-4219-98C2-2F619BC0B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1</TotalTime>
  <Pages>73</Pages>
  <Words>24584</Words>
  <Characters>135216</Characters>
  <Application>Microsoft Office Word</Application>
  <DocSecurity>0</DocSecurity>
  <Lines>1126</Lines>
  <Paragraphs>3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9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362</cp:revision>
  <cp:lastPrinted>2019-06-02T21:58:00Z</cp:lastPrinted>
  <dcterms:created xsi:type="dcterms:W3CDTF">2019-06-02T21:14:00Z</dcterms:created>
  <dcterms:modified xsi:type="dcterms:W3CDTF">2020-06-18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A2m40R7g"/&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